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1ACBF2BD" w:rsidR="00961CC3" w:rsidRDefault="00573C02" w:rsidP="00961CC3">
      <w:pPr>
        <w:pStyle w:val="Heading1"/>
        <w:jc w:val="center"/>
      </w:pPr>
      <w:r>
        <w:t xml:space="preserve">Conducting </w:t>
      </w:r>
      <w:r w:rsidR="00961CC3">
        <w:t>Power Analyses for Psychophysics – a Primer</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6EDF5F48"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C2020E">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EC0AB04"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7C2A70">
        <w:lastRenderedPageBreak/>
        <w:t>Our discipline is thus not per se safe from lacking power and results that do not replicate.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Perception, Perception or Applied Cognitive Psychology, it become increasingly important to plan studies efficiently, thoroughly and transparently.</w:t>
      </w:r>
    </w:p>
    <w:p w14:paraId="706DAAA4" w14:textId="5AF1B22B" w:rsidR="00655902" w:rsidRDefault="00655902" w:rsidP="00B038E2">
      <w:pPr>
        <w:jc w:val="both"/>
      </w:pPr>
      <w:r>
        <w:t xml:space="preserve">An integral part of study planning is the planning of sample sizes. </w:t>
      </w:r>
      <w:bookmarkStart w:id="0" w:name="_GoBack"/>
      <w:bookmarkEnd w:id="0"/>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3EDBB439"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EF7C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9649D2" w:rsidRPr="009649D2">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t xml:space="preserve">This approach neglects that each PSE and JND is based on </w:t>
      </w:r>
      <w:proofErr w:type="gramStart"/>
      <w:r>
        <w:t>a large number of</w:t>
      </w:r>
      <w:proofErr w:type="gramEnd"/>
      <w:r>
        <w:t xml:space="preserve">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w:t>
      </w:r>
      <w:proofErr w:type="gramStart"/>
      <w:r>
        <w:t>sufficient</w:t>
      </w:r>
      <w:proofErr w:type="gramEnd"/>
      <w:r>
        <w:t xml:space="preserve">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w:t>
      </w:r>
      <w:r w:rsidR="00B64CE4">
        <w:lastRenderedPageBreak/>
        <w:t xml:space="preserve">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1"/>
      <w:commentRangeStart w:id="2"/>
      <w:r w:rsidR="00C40199">
        <w:t>constraints</w:t>
      </w:r>
      <w:commentRangeEnd w:id="1"/>
      <w:r w:rsidR="00C40199">
        <w:rPr>
          <w:rStyle w:val="CommentReference"/>
        </w:rPr>
        <w:commentReference w:id="1"/>
      </w:r>
      <w:commentRangeEnd w:id="2"/>
      <w:r w:rsidR="00C40199">
        <w:rPr>
          <w:rStyle w:val="CommentReference"/>
        </w:rPr>
        <w:commentReference w:id="2"/>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73313CC5">
            <wp:extent cx="3144329" cy="20962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4510" cy="2103007"/>
                    </a:xfrm>
                    <a:prstGeom prst="rect">
                      <a:avLst/>
                    </a:prstGeom>
                    <a:noFill/>
                    <a:ln>
                      <a:noFill/>
                    </a:ln>
                  </pic:spPr>
                </pic:pic>
              </a:graphicData>
            </a:graphic>
          </wp:inline>
        </w:drawing>
      </w:r>
    </w:p>
    <w:p w14:paraId="0DDA234E" w14:textId="49686254" w:rsidR="00665BD9" w:rsidRDefault="005405D2" w:rsidP="005405D2">
      <w:pPr>
        <w:pStyle w:val="Caption"/>
        <w:jc w:val="both"/>
        <w:rPr>
          <w:noProof/>
        </w:rPr>
      </w:pPr>
      <w:bookmarkStart w:id="3" w:name="_Ref37200780"/>
      <w:r>
        <w:t xml:space="preserve">Figure </w:t>
      </w:r>
      <w:r w:rsidR="00655902">
        <w:fldChar w:fldCharType="begin"/>
      </w:r>
      <w:r w:rsidR="00655902">
        <w:instrText xml:space="preserve"> SEQ Figure \* </w:instrText>
      </w:r>
      <w:r w:rsidR="00655902">
        <w:instrText xml:space="preserve">ARABIC </w:instrText>
      </w:r>
      <w:r w:rsidR="00655902">
        <w:fldChar w:fldCharType="separate"/>
      </w:r>
      <w:r>
        <w:rPr>
          <w:noProof/>
        </w:rPr>
        <w:t>1</w:t>
      </w:r>
      <w:r w:rsidR="00655902">
        <w:rPr>
          <w:noProof/>
        </w:rPr>
        <w:fldChar w:fldCharType="end"/>
      </w:r>
      <w:bookmarkEnd w:id="3"/>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7BB94C15" w:rsidR="00B97FA6" w:rsidRDefault="00B97FA6" w:rsidP="00B97FA6">
      <w:pPr>
        <w:pStyle w:val="Heading3"/>
        <w:rPr>
          <w:noProof/>
        </w:rPr>
      </w:pPr>
      <w:r>
        <w:rPr>
          <w:noProof/>
        </w:rPr>
        <w:t>Establishing the Psychometric Functions</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88BB6CC" w:rsidR="00856393"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w:t>
      </w:r>
      <w:r w:rsidR="00856393" w:rsidRPr="00F85CB7">
        <w:rPr>
          <w:b/>
          <w:bCs/>
          <w:noProof/>
        </w:rPr>
        <w:t>staircase_facto</w:t>
      </w:r>
      <w:r w:rsidR="00856393" w:rsidRPr="00856393">
        <w:rPr>
          <w:noProof/>
        </w:rPr>
        <w:t>r") to compute the test stimulus strengths presented in the experiment ("</w:t>
      </w:r>
      <w:r w:rsidR="00856393" w:rsidRPr="00F85CB7">
        <w:rPr>
          <w:b/>
          <w:bCs/>
          <w:noProof/>
        </w:rPr>
        <w:t>Presented_TestStimulusStrength</w:t>
      </w:r>
      <w:r w:rsidR="00856393" w:rsidRPr="00856393">
        <w:rPr>
          <w:noProof/>
        </w:rPr>
        <w:t>"). Lastly, we compute the difference between test stimulus and standard stimulus for each trial ("</w:t>
      </w:r>
      <w:r w:rsidR="00856393" w:rsidRPr="00F85CB7">
        <w:rPr>
          <w:b/>
          <w:bCs/>
          <w:noProof/>
        </w:rPr>
        <w:t>Difference</w:t>
      </w:r>
      <w:r w:rsidR="00856393" w:rsidRPr="00856393">
        <w:rPr>
          <w:noProof/>
        </w:rPr>
        <w:t>").</w:t>
      </w:r>
    </w:p>
    <w:p w14:paraId="700218CE" w14:textId="5241C271" w:rsidR="00856393"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0F0EBA">
        <w:rPr>
          <w:noProof/>
        </w:rPr>
        <w:instrText xml:space="preserve"> \* MERGEFORMAT </w:instrText>
      </w:r>
      <w:r w:rsidR="00C33157">
        <w:rPr>
          <w:noProof/>
        </w:rPr>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w:t>
      </w:r>
      <w:r w:rsidR="00C33157">
        <w:rPr>
          <w:noProof/>
        </w:rPr>
        <w:lastRenderedPageBreak/>
        <w:t xml:space="preserve">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503F6175">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C9BEB5D" w:rsidR="00856393" w:rsidRDefault="00C073E4" w:rsidP="00C073E4">
      <w:pPr>
        <w:pStyle w:val="Caption"/>
        <w:jc w:val="both"/>
        <w:rPr>
          <w:noProof/>
        </w:rPr>
      </w:pPr>
      <w:bookmarkStart w:id="4" w:name="_Ref37198802"/>
      <w:r>
        <w:t xml:space="preserve">Figure </w:t>
      </w:r>
      <w:r w:rsidR="00655902">
        <w:fldChar w:fldCharType="begin"/>
      </w:r>
      <w:r w:rsidR="00655902">
        <w:instrText xml:space="preserve"> SEQ Figure \* ARABIC </w:instrText>
      </w:r>
      <w:r w:rsidR="00655902">
        <w:fldChar w:fldCharType="separate"/>
      </w:r>
      <w:r w:rsidR="005405D2">
        <w:rPr>
          <w:noProof/>
        </w:rPr>
        <w:t>2</w:t>
      </w:r>
      <w:r w:rsidR="00655902">
        <w:rPr>
          <w:noProof/>
        </w:rPr>
        <w:fldChar w:fldCharType="end"/>
      </w:r>
      <w:bookmarkEnd w:id="4"/>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3FA0D8D1"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w:t>
      </w:r>
      <w:r w:rsidR="00BA3C0B">
        <w:rPr>
          <w:noProof/>
        </w:rPr>
        <w:t>n</w:t>
      </w:r>
      <w:r w:rsidR="00FC5577">
        <w:rPr>
          <w:noProof/>
        </w:rPr>
        <w:t>”)</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5"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5"/>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lastRenderedPageBreak/>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AD40A36" w14:textId="0BBBA363" w:rsidR="00B4174F"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 xml:space="preserve">method "nIterations" times for each number of subjects specified above, both for precision </w:t>
      </w:r>
      <w:r w:rsidR="00A03271" w:rsidRPr="00A03271">
        <w:rPr>
          <w:noProof/>
        </w:rPr>
        <w:lastRenderedPageBreak/>
        <w:t>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 Figure XX.</w:t>
      </w:r>
    </w:p>
    <w:p w14:paraId="680AF60B" w14:textId="77777777" w:rsidR="007D0ECC" w:rsidRDefault="007D0ECC" w:rsidP="007D0ECC">
      <w:pPr>
        <w:pStyle w:val="NoSpacing"/>
        <w:keepNext/>
        <w:jc w:val="both"/>
      </w:pPr>
      <w:r>
        <w:rPr>
          <w:noProof/>
        </w:rPr>
        <w:drawing>
          <wp:inline distT="0" distB="0" distL="0" distR="0" wp14:anchorId="46444B26" wp14:editId="4D49240E">
            <wp:extent cx="2803585" cy="2803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6030" cy="2806030"/>
                    </a:xfrm>
                    <a:prstGeom prst="rect">
                      <a:avLst/>
                    </a:prstGeom>
                    <a:noFill/>
                    <a:ln>
                      <a:noFill/>
                    </a:ln>
                  </pic:spPr>
                </pic:pic>
              </a:graphicData>
            </a:graphic>
          </wp:inline>
        </w:drawing>
      </w:r>
    </w:p>
    <w:p w14:paraId="3877B7C0" w14:textId="23A4B0DE" w:rsidR="007D0ECC" w:rsidRDefault="007D0ECC" w:rsidP="007D0ECC">
      <w:pPr>
        <w:pStyle w:val="Caption"/>
        <w:jc w:val="both"/>
        <w:rPr>
          <w:noProof/>
        </w:rPr>
      </w:pPr>
      <w:r>
        <w:t xml:space="preserve">Figure </w:t>
      </w:r>
      <w:fldSimple w:instr=" SEQ Figure \* ARABIC ">
        <w:r w:rsidR="005405D2">
          <w:rPr>
            <w:noProof/>
          </w:rPr>
          <w:t>3</w:t>
        </w:r>
      </w:fldSimple>
      <w:r>
        <w:t xml:space="preserve">: </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77777777" w:rsidR="00656C7B" w:rsidRDefault="00656C7B" w:rsidP="0091715E">
      <w:pPr>
        <w:pStyle w:val="NoSpacing"/>
        <w:jc w:val="both"/>
        <w:rPr>
          <w:noProof/>
        </w:rPr>
      </w:pPr>
      <w:r>
        <w:rPr>
          <w:noProof/>
        </w:rPr>
        <w:t>Moscatelli &amp; Lacquaniti (2012) argue that power is lost when using the Two-Level approach. While this is an intuitive notion, it has, to our knowledge, not been confirmed analytically nor synethetically.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4B685711" w:rsidR="00A126B0" w:rsidRDefault="00A126B0" w:rsidP="0091715E">
      <w:pPr>
        <w:pStyle w:val="NoSpacing"/>
        <w:jc w:val="both"/>
        <w:rPr>
          <w:noProof/>
        </w:rPr>
      </w:pPr>
    </w:p>
    <w:p w14:paraId="7CE0F506" w14:textId="77777777" w:rsidR="00A126B0" w:rsidRDefault="00A126B0" w:rsidP="0091715E">
      <w:pPr>
        <w:pStyle w:val="NoSpacing"/>
        <w:jc w:val="both"/>
        <w:rPr>
          <w:noProof/>
        </w:rPr>
      </w:pPr>
    </w:p>
    <w:sectPr w:rsidR="00A12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2" w:author="Björn Jörges" w:date="2020-04-07T01:55:00Z" w:initials="BJ">
    <w:p w14:paraId="187772CB" w14:textId="397B870D" w:rsidR="00C40199" w:rsidRDefault="00C401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44D85"/>
    <w:rsid w:val="00055B22"/>
    <w:rsid w:val="0006511D"/>
    <w:rsid w:val="000A0A4C"/>
    <w:rsid w:val="000A2575"/>
    <w:rsid w:val="000A60D3"/>
    <w:rsid w:val="000A74F9"/>
    <w:rsid w:val="000C1191"/>
    <w:rsid w:val="000C5326"/>
    <w:rsid w:val="000D0776"/>
    <w:rsid w:val="000E221D"/>
    <w:rsid w:val="000F0EBA"/>
    <w:rsid w:val="001059AD"/>
    <w:rsid w:val="00167063"/>
    <w:rsid w:val="00173447"/>
    <w:rsid w:val="001A02F7"/>
    <w:rsid w:val="001A0A4D"/>
    <w:rsid w:val="001C1490"/>
    <w:rsid w:val="00232D4A"/>
    <w:rsid w:val="00232DEC"/>
    <w:rsid w:val="002505AC"/>
    <w:rsid w:val="00277FC4"/>
    <w:rsid w:val="00282FEE"/>
    <w:rsid w:val="00287858"/>
    <w:rsid w:val="002A0D12"/>
    <w:rsid w:val="002C4F5B"/>
    <w:rsid w:val="002D2481"/>
    <w:rsid w:val="002E0125"/>
    <w:rsid w:val="00356920"/>
    <w:rsid w:val="00395CE5"/>
    <w:rsid w:val="00423EC7"/>
    <w:rsid w:val="004260CF"/>
    <w:rsid w:val="004330F3"/>
    <w:rsid w:val="00463638"/>
    <w:rsid w:val="00470A72"/>
    <w:rsid w:val="004D60B0"/>
    <w:rsid w:val="004E1C1C"/>
    <w:rsid w:val="004F2F02"/>
    <w:rsid w:val="005020AA"/>
    <w:rsid w:val="00532A08"/>
    <w:rsid w:val="0053634C"/>
    <w:rsid w:val="005405D2"/>
    <w:rsid w:val="00542307"/>
    <w:rsid w:val="00566282"/>
    <w:rsid w:val="00566DD9"/>
    <w:rsid w:val="00573C02"/>
    <w:rsid w:val="00583554"/>
    <w:rsid w:val="00586BEF"/>
    <w:rsid w:val="006158D2"/>
    <w:rsid w:val="00652EB8"/>
    <w:rsid w:val="00655902"/>
    <w:rsid w:val="00656C7B"/>
    <w:rsid w:val="006632B6"/>
    <w:rsid w:val="00665BD9"/>
    <w:rsid w:val="006941F6"/>
    <w:rsid w:val="006B6DB3"/>
    <w:rsid w:val="006C78E0"/>
    <w:rsid w:val="006F47BD"/>
    <w:rsid w:val="0070207D"/>
    <w:rsid w:val="00730F74"/>
    <w:rsid w:val="007B1C23"/>
    <w:rsid w:val="007C2A70"/>
    <w:rsid w:val="007C3868"/>
    <w:rsid w:val="007D0ECC"/>
    <w:rsid w:val="007E4B36"/>
    <w:rsid w:val="007F5F9D"/>
    <w:rsid w:val="00805342"/>
    <w:rsid w:val="0081026C"/>
    <w:rsid w:val="00810B39"/>
    <w:rsid w:val="00856393"/>
    <w:rsid w:val="008763B0"/>
    <w:rsid w:val="008D255B"/>
    <w:rsid w:val="008F5E3E"/>
    <w:rsid w:val="0090370D"/>
    <w:rsid w:val="00904C9F"/>
    <w:rsid w:val="0091715E"/>
    <w:rsid w:val="00927C15"/>
    <w:rsid w:val="00937381"/>
    <w:rsid w:val="009446EB"/>
    <w:rsid w:val="00961CC3"/>
    <w:rsid w:val="009649D2"/>
    <w:rsid w:val="00982C4B"/>
    <w:rsid w:val="009E6301"/>
    <w:rsid w:val="009F1770"/>
    <w:rsid w:val="009F74D6"/>
    <w:rsid w:val="00A03271"/>
    <w:rsid w:val="00A126B0"/>
    <w:rsid w:val="00A32396"/>
    <w:rsid w:val="00A57A97"/>
    <w:rsid w:val="00A734B7"/>
    <w:rsid w:val="00A80BC4"/>
    <w:rsid w:val="00B038E2"/>
    <w:rsid w:val="00B14E59"/>
    <w:rsid w:val="00B36D2B"/>
    <w:rsid w:val="00B4174F"/>
    <w:rsid w:val="00B64CE4"/>
    <w:rsid w:val="00B658E6"/>
    <w:rsid w:val="00B926E9"/>
    <w:rsid w:val="00B97FA6"/>
    <w:rsid w:val="00BA3C0B"/>
    <w:rsid w:val="00BC58E0"/>
    <w:rsid w:val="00BF2016"/>
    <w:rsid w:val="00C073E4"/>
    <w:rsid w:val="00C2020E"/>
    <w:rsid w:val="00C33157"/>
    <w:rsid w:val="00C36916"/>
    <w:rsid w:val="00C40199"/>
    <w:rsid w:val="00C50134"/>
    <w:rsid w:val="00C50B02"/>
    <w:rsid w:val="00C54862"/>
    <w:rsid w:val="00C60A49"/>
    <w:rsid w:val="00C74EC2"/>
    <w:rsid w:val="00C84673"/>
    <w:rsid w:val="00CB20C6"/>
    <w:rsid w:val="00CC4D9C"/>
    <w:rsid w:val="00CD6C80"/>
    <w:rsid w:val="00CF05FC"/>
    <w:rsid w:val="00D31892"/>
    <w:rsid w:val="00D41092"/>
    <w:rsid w:val="00D711EA"/>
    <w:rsid w:val="00DA70CE"/>
    <w:rsid w:val="00DD572D"/>
    <w:rsid w:val="00DE5B29"/>
    <w:rsid w:val="00DF0FA4"/>
    <w:rsid w:val="00DF13AC"/>
    <w:rsid w:val="00E031D9"/>
    <w:rsid w:val="00E233D6"/>
    <w:rsid w:val="00EC353E"/>
    <w:rsid w:val="00ED4841"/>
    <w:rsid w:val="00EE2ABF"/>
    <w:rsid w:val="00EF7C3D"/>
    <w:rsid w:val="00F20BB5"/>
    <w:rsid w:val="00F359ED"/>
    <w:rsid w:val="00F63588"/>
    <w:rsid w:val="00F64C22"/>
    <w:rsid w:val="00F85CB7"/>
    <w:rsid w:val="00FB6516"/>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03550-A1F4-4C5F-9418-9C08F674D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6</TotalTime>
  <Pages>9</Pages>
  <Words>22966</Words>
  <Characters>130910</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5</cp:revision>
  <dcterms:created xsi:type="dcterms:W3CDTF">2020-04-06T22:30:00Z</dcterms:created>
  <dcterms:modified xsi:type="dcterms:W3CDTF">2020-04-09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